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03006555" w14:textId="77777777" w:rsidR="00F9444C" w:rsidRDefault="00F9444C">
          <w:pPr>
            <w:pStyle w:val="NoSpacing"/>
          </w:pPr>
          <w:r>
            <w:t>Your Name</w:t>
          </w:r>
        </w:p>
      </w:sdtContent>
    </w:sdt>
    <w:p w14:paraId="413C1597" w14:textId="77777777" w:rsidR="00E614DD" w:rsidRDefault="00F6630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915260A" w14:textId="77777777" w:rsidR="00E614DD" w:rsidRDefault="00F6630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B61127D" w14:textId="77777777" w:rsidR="00E614DD" w:rsidRDefault="00F6630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60F42D7" w14:textId="7194B4F5" w:rsidR="00E614DD" w:rsidRDefault="00FB6C57" w:rsidP="00FB6C57">
      <w:pPr>
        <w:pStyle w:val="Title"/>
        <w:jc w:val="left"/>
      </w:pPr>
      <w:r>
        <w:tab/>
      </w:r>
      <w:r>
        <w:tab/>
      </w:r>
      <w:r>
        <w:tab/>
      </w:r>
      <w:r>
        <w:tab/>
      </w:r>
      <w:r>
        <w:tab/>
        <w:t xml:space="preserve">Life </w:t>
      </w:r>
      <w:proofErr w:type="gramStart"/>
      <w:r>
        <w:t>After</w:t>
      </w:r>
      <w:proofErr w:type="gramEnd"/>
      <w:r>
        <w:t xml:space="preserve"> Death</w:t>
      </w:r>
    </w:p>
    <w:p w14:paraId="22840EA5" w14:textId="4C95F270" w:rsidR="00792551" w:rsidRPr="00E311FD" w:rsidRDefault="00792551" w:rsidP="00792551">
      <w:pPr>
        <w:rPr>
          <w:rFonts w:ascii="Times New Roman" w:hAnsi="Times New Roman" w:cs="Times New Roman"/>
        </w:rPr>
      </w:pPr>
      <w:r w:rsidRPr="00E311FD">
        <w:rPr>
          <w:rFonts w:ascii="Times New Roman" w:hAnsi="Times New Roman" w:cs="Times New Roman"/>
        </w:rPr>
        <w:t>This video is meant to be a satirical analysis of the different mistakes that people make while using Microsoft PowerPoint. The presenter attempts to present a slide in such a way that the audience can enjoy and learn at the same time. The corporate comedian Don McMillan starts the presentation by a joke about the excessive use of PowerPoint in today’s world. Then some stats are presented about the increasing use of PowerPoint year by year</w:t>
      </w:r>
      <w:r w:rsidR="00607FBF">
        <w:rPr>
          <w:rFonts w:ascii="Times New Roman" w:hAnsi="Times New Roman" w:cs="Times New Roman"/>
        </w:rPr>
        <w:t>. He then</w:t>
      </w:r>
      <w:r w:rsidRPr="00E311FD">
        <w:rPr>
          <w:rFonts w:ascii="Times New Roman" w:hAnsi="Times New Roman" w:cs="Times New Roman"/>
        </w:rPr>
        <w:t xml:space="preserve"> gets into the common mistakes that people make while using PowerPoint. The first mistake mentioned is that people write everything they want to say on their slides which makes the audience lose attention. </w:t>
      </w:r>
      <w:r w:rsidR="00607FBF">
        <w:rPr>
          <w:rFonts w:ascii="Times New Roman" w:hAnsi="Times New Roman" w:cs="Times New Roman"/>
        </w:rPr>
        <w:t>Later on,</w:t>
      </w:r>
      <w:r w:rsidRPr="00E311FD">
        <w:rPr>
          <w:rFonts w:ascii="Times New Roman" w:hAnsi="Times New Roman" w:cs="Times New Roman"/>
        </w:rPr>
        <w:t xml:space="preserve"> the use of extreme font size and moving characters</w:t>
      </w:r>
      <w:r>
        <w:rPr>
          <w:rFonts w:ascii="Times New Roman" w:hAnsi="Times New Roman" w:cs="Times New Roman"/>
        </w:rPr>
        <w:t xml:space="preserve"> is also discussed</w:t>
      </w:r>
      <w:r>
        <w:rPr>
          <w:rFonts w:ascii="Times New Roman" w:hAnsi="Times New Roman" w:cs="Times New Roman"/>
        </w:rPr>
        <w:fldChar w:fldCharType="begin"/>
      </w:r>
      <w:r>
        <w:rPr>
          <w:rFonts w:ascii="Times New Roman" w:hAnsi="Times New Roman" w:cs="Times New Roman"/>
        </w:rPr>
        <w:instrText xml:space="preserve"> ADDIN ZOTERO_ITEM CSL_CITATION {"citationID":"LslTbEzl","properties":{"formattedCitation":"(Roberts)","plainCitation":"(Roberts)","noteIndex":0},"citationItems":[{"id":252,"uris":["http://zotero.org/users/local/5OlhLovK/items/FKLSYBIP"],"uri":["http://zotero.org/users/local/5OlhLovK/items/FKLSYBIP"],"itemData":{"id":252,"type":"chapter","title":"Life after Death by PowerPoint","container-title":"Inspire - teaching and learning in the Social Sciences","source":"inspiringsocsci.pressbooks.com","URL":"https://inspiringsocsci.pressbooks.com/chapter/life-after-death-by-powerpoint/","language":"en","author":[{"family":"Roberts","given":"Dr David"}],"issued":{"date-parts":[["2016"]]},"accessed":{"date-parts":[["2019",11,21]]}}}],"schema":"https://github.com/citation-style-language/schema/raw/master/csl-citation.json"} </w:instrText>
      </w:r>
      <w:r>
        <w:rPr>
          <w:rFonts w:ascii="Times New Roman" w:hAnsi="Times New Roman" w:cs="Times New Roman"/>
        </w:rPr>
        <w:fldChar w:fldCharType="separate"/>
      </w:r>
      <w:r w:rsidRPr="00E311FD">
        <w:rPr>
          <w:rFonts w:ascii="Times New Roman" w:hAnsi="Times New Roman" w:cs="Times New Roman"/>
        </w:rPr>
        <w:t>(Roberts)</w:t>
      </w:r>
      <w:r>
        <w:rPr>
          <w:rFonts w:ascii="Times New Roman" w:hAnsi="Times New Roman" w:cs="Times New Roman"/>
        </w:rPr>
        <w:fldChar w:fldCharType="end"/>
      </w:r>
      <w:r w:rsidRPr="00E311FD">
        <w:rPr>
          <w:rFonts w:ascii="Times New Roman" w:hAnsi="Times New Roman" w:cs="Times New Roman"/>
        </w:rPr>
        <w:t>. Font size should be appropriate to convey the message and lines should be station</w:t>
      </w:r>
      <w:r>
        <w:rPr>
          <w:rFonts w:ascii="Times New Roman" w:hAnsi="Times New Roman" w:cs="Times New Roman"/>
        </w:rPr>
        <w:t>a</w:t>
      </w:r>
      <w:r w:rsidRPr="00E311FD">
        <w:rPr>
          <w:rFonts w:ascii="Times New Roman" w:hAnsi="Times New Roman" w:cs="Times New Roman"/>
        </w:rPr>
        <w:t xml:space="preserve">ry. Then he goes into a tirade of jokes about what the font you use, tells about your personality. Afterward, the idea of using too many bullet points and animations is discussed using slides with too many bullet points and animations. </w:t>
      </w:r>
      <w:r w:rsidR="00FB6C57">
        <w:rPr>
          <w:rFonts w:ascii="Times New Roman" w:hAnsi="Times New Roman" w:cs="Times New Roman"/>
        </w:rPr>
        <w:t>Also</w:t>
      </w:r>
      <w:r w:rsidRPr="00E311FD">
        <w:rPr>
          <w:rFonts w:ascii="Times New Roman" w:hAnsi="Times New Roman" w:cs="Times New Roman"/>
        </w:rPr>
        <w:t xml:space="preserve"> the excessive usage of different types of graphs and charts is deliberated. In this part of the presentation, his main</w:t>
      </w:r>
      <w:r w:rsidR="00CD6DAB">
        <w:rPr>
          <w:rFonts w:ascii="Times New Roman" w:hAnsi="Times New Roman" w:cs="Times New Roman"/>
        </w:rPr>
        <w:t xml:space="preserve"> objective</w:t>
      </w:r>
      <w:r w:rsidRPr="00E311FD">
        <w:rPr>
          <w:rFonts w:ascii="Times New Roman" w:hAnsi="Times New Roman" w:cs="Times New Roman"/>
        </w:rPr>
        <w:t xml:space="preserve"> is to make as many jokes as possible using </w:t>
      </w:r>
      <w:r w:rsidR="00CD6DAB">
        <w:rPr>
          <w:rFonts w:ascii="Times New Roman" w:hAnsi="Times New Roman" w:cs="Times New Roman"/>
        </w:rPr>
        <w:t>the maximum number of graphs and charts.</w:t>
      </w:r>
    </w:p>
    <w:p w14:paraId="3F328FEE" w14:textId="77777777" w:rsidR="00792551" w:rsidRDefault="00792551" w:rsidP="00792551"/>
    <w:p w14:paraId="11C87BF3" w14:textId="77777777" w:rsidR="00792551" w:rsidRDefault="00792551" w:rsidP="00792551"/>
    <w:p w14:paraId="5347CEA0" w14:textId="77777777" w:rsidR="00792551" w:rsidRDefault="00792551" w:rsidP="00792551"/>
    <w:p w14:paraId="04CEB68E" w14:textId="77777777" w:rsidR="00792551" w:rsidRDefault="00792551" w:rsidP="00792551"/>
    <w:p w14:paraId="093E24AE" w14:textId="77777777" w:rsidR="00792551" w:rsidRPr="00607FBF" w:rsidRDefault="00607FBF" w:rsidP="00792551">
      <w:pPr>
        <w:rPr>
          <w:b/>
        </w:rPr>
      </w:pPr>
      <w:r>
        <w:rPr>
          <w:b/>
        </w:rPr>
        <w:lastRenderedPageBreak/>
        <w:t xml:space="preserve">Work </w:t>
      </w:r>
      <w:r w:rsidR="00792551" w:rsidRPr="00607FBF">
        <w:rPr>
          <w:b/>
        </w:rPr>
        <w:t>Cited:</w:t>
      </w:r>
    </w:p>
    <w:p w14:paraId="3011D871" w14:textId="77777777" w:rsidR="00792551" w:rsidRPr="00E311FD" w:rsidRDefault="00792551" w:rsidP="0079255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311FD">
        <w:rPr>
          <w:rFonts w:ascii="Times New Roman" w:hAnsi="Times New Roman" w:cs="Times New Roman"/>
          <w:i/>
          <w:iCs/>
        </w:rPr>
        <w:t>Life After Death by Powerpoint (Corporate Comedy Video)</w:t>
      </w:r>
      <w:r w:rsidRPr="00E311FD">
        <w:rPr>
          <w:rFonts w:ascii="Times New Roman" w:hAnsi="Times New Roman" w:cs="Times New Roman"/>
        </w:rPr>
        <w:t xml:space="preserve">. </w:t>
      </w:r>
      <w:r w:rsidRPr="00E311FD">
        <w:rPr>
          <w:rFonts w:ascii="Times New Roman" w:hAnsi="Times New Roman" w:cs="Times New Roman"/>
          <w:i/>
          <w:iCs/>
        </w:rPr>
        <w:t>YouTube</w:t>
      </w:r>
      <w:r w:rsidRPr="00E311FD">
        <w:rPr>
          <w:rFonts w:ascii="Times New Roman" w:hAnsi="Times New Roman" w:cs="Times New Roman"/>
        </w:rPr>
        <w:t>, https://www.youtube.com/watch?v=KbSPPFYxx3o&amp;feature=youtu.be. Accessed 21 Nov. 2019.</w:t>
      </w:r>
    </w:p>
    <w:p w14:paraId="37A9277D" w14:textId="77777777" w:rsidR="00792551" w:rsidRPr="00E311FD" w:rsidRDefault="00792551" w:rsidP="00792551">
      <w:pPr>
        <w:pStyle w:val="Bibliography"/>
        <w:rPr>
          <w:rFonts w:ascii="Times New Roman" w:hAnsi="Times New Roman" w:cs="Times New Roman"/>
        </w:rPr>
      </w:pPr>
      <w:r w:rsidRPr="00E311FD">
        <w:rPr>
          <w:rFonts w:ascii="Times New Roman" w:hAnsi="Times New Roman" w:cs="Times New Roman"/>
        </w:rPr>
        <w:t xml:space="preserve">Roberts, Dr David. “Life after Death by PowerPoint.” </w:t>
      </w:r>
      <w:r w:rsidRPr="00E311FD">
        <w:rPr>
          <w:rFonts w:ascii="Times New Roman" w:hAnsi="Times New Roman" w:cs="Times New Roman"/>
          <w:i/>
          <w:iCs/>
        </w:rPr>
        <w:t>Inspire - Teaching and Learning in the Social Sciences</w:t>
      </w:r>
      <w:r w:rsidRPr="00E311FD">
        <w:rPr>
          <w:rFonts w:ascii="Times New Roman" w:hAnsi="Times New Roman" w:cs="Times New Roman"/>
        </w:rPr>
        <w:t xml:space="preserve">, 2016. </w:t>
      </w:r>
      <w:r w:rsidRPr="00E311FD">
        <w:rPr>
          <w:rFonts w:ascii="Times New Roman" w:hAnsi="Times New Roman" w:cs="Times New Roman"/>
          <w:i/>
          <w:iCs/>
        </w:rPr>
        <w:t>inspiringsocsci.pressbooks.com</w:t>
      </w:r>
      <w:r w:rsidRPr="00E311FD">
        <w:rPr>
          <w:rFonts w:ascii="Times New Roman" w:hAnsi="Times New Roman" w:cs="Times New Roman"/>
        </w:rPr>
        <w:t>, https://inspiringsocsci.pressbooks.com/chapter/life-after-death-by-powerpoint/.</w:t>
      </w:r>
    </w:p>
    <w:p w14:paraId="6F5CC857" w14:textId="77777777" w:rsidR="00792551" w:rsidRDefault="00792551" w:rsidP="00792551">
      <w:pPr>
        <w:rPr>
          <w:rFonts w:ascii="Times New Roman" w:hAnsi="Times New Roman" w:cs="Times New Roman"/>
        </w:rPr>
      </w:pPr>
      <w:r>
        <w:rPr>
          <w:rFonts w:ascii="Times New Roman" w:hAnsi="Times New Roman" w:cs="Times New Roman"/>
        </w:rPr>
        <w:fldChar w:fldCharType="end"/>
      </w:r>
    </w:p>
    <w:p w14:paraId="557E9AF4" w14:textId="77777777" w:rsidR="00792551" w:rsidRPr="00792551" w:rsidRDefault="00792551" w:rsidP="00792551"/>
    <w:sectPr w:rsidR="00792551" w:rsidRPr="0079255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9C9F9" w14:textId="77777777" w:rsidR="00F66303" w:rsidRDefault="00F66303">
      <w:pPr>
        <w:spacing w:line="240" w:lineRule="auto"/>
      </w:pPr>
      <w:r>
        <w:separator/>
      </w:r>
    </w:p>
  </w:endnote>
  <w:endnote w:type="continuationSeparator" w:id="0">
    <w:p w14:paraId="23DB52A1" w14:textId="77777777" w:rsidR="00F66303" w:rsidRDefault="00F663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46AE4" w14:textId="77777777" w:rsidR="00F66303" w:rsidRDefault="00F66303">
      <w:pPr>
        <w:spacing w:line="240" w:lineRule="auto"/>
      </w:pPr>
      <w:r>
        <w:separator/>
      </w:r>
    </w:p>
  </w:footnote>
  <w:footnote w:type="continuationSeparator" w:id="0">
    <w:p w14:paraId="7BEDD0FD" w14:textId="77777777" w:rsidR="00F66303" w:rsidRDefault="00F6630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D2E16" w14:textId="77777777" w:rsidR="00E614DD" w:rsidRDefault="00F6630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B4B3C">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CFF90" w14:textId="77777777" w:rsidR="00E614DD" w:rsidRDefault="00F6630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B4B3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DQyMDI2NTEwNTFW0lEKTi0uzszPAykwqgUAjfNGkiwAAAA="/>
  </w:docVars>
  <w:rsids>
    <w:rsidRoot w:val="00F83220"/>
    <w:rsid w:val="00040CBB"/>
    <w:rsid w:val="000B78C8"/>
    <w:rsid w:val="001463B2"/>
    <w:rsid w:val="001E438C"/>
    <w:rsid w:val="001F62C0"/>
    <w:rsid w:val="00245E02"/>
    <w:rsid w:val="00353B66"/>
    <w:rsid w:val="00364805"/>
    <w:rsid w:val="003A715F"/>
    <w:rsid w:val="00456604"/>
    <w:rsid w:val="004A2675"/>
    <w:rsid w:val="004F7139"/>
    <w:rsid w:val="005525EB"/>
    <w:rsid w:val="0057093C"/>
    <w:rsid w:val="005B4B3C"/>
    <w:rsid w:val="00607FBF"/>
    <w:rsid w:val="00691EC1"/>
    <w:rsid w:val="007240B6"/>
    <w:rsid w:val="00792551"/>
    <w:rsid w:val="007C53FB"/>
    <w:rsid w:val="00812786"/>
    <w:rsid w:val="008B7D18"/>
    <w:rsid w:val="008F1F97"/>
    <w:rsid w:val="008F4052"/>
    <w:rsid w:val="00985A65"/>
    <w:rsid w:val="009D4EB3"/>
    <w:rsid w:val="00B13D1B"/>
    <w:rsid w:val="00B818DF"/>
    <w:rsid w:val="00BA1BAA"/>
    <w:rsid w:val="00C71706"/>
    <w:rsid w:val="00CD3FEE"/>
    <w:rsid w:val="00CD6DAB"/>
    <w:rsid w:val="00D05A7B"/>
    <w:rsid w:val="00D52117"/>
    <w:rsid w:val="00DB0D39"/>
    <w:rsid w:val="00E14005"/>
    <w:rsid w:val="00E614DD"/>
    <w:rsid w:val="00E627B4"/>
    <w:rsid w:val="00F66303"/>
    <w:rsid w:val="00F83220"/>
    <w:rsid w:val="00F9444C"/>
    <w:rsid w:val="00FB6C57"/>
    <w:rsid w:val="00FF6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D275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219D1"/>
    <w:rsid w:val="0012304E"/>
    <w:rsid w:val="003729CB"/>
    <w:rsid w:val="003A0181"/>
    <w:rsid w:val="005A3EFE"/>
    <w:rsid w:val="00A63585"/>
    <w:rsid w:val="00A92A72"/>
    <w:rsid w:val="00EC563E"/>
    <w:rsid w:val="00FD2113"/>
    <w:rsid w:val="00FD3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97</Words>
  <Characters>2263</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2T05:21:00Z</dcterms:created>
  <dcterms:modified xsi:type="dcterms:W3CDTF">2019-11-22T05:21:00Z</dcterms:modified>
  <cp:version/>
</cp:coreProperties>
</file>